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76BD91" w14:textId="456853FC" w:rsidR="00E53CA2" w:rsidRDefault="00E53CA2" w:rsidP="00E53CA2">
      <w:pPr>
        <w:jc w:val="center"/>
        <w:rPr>
          <w:rFonts w:asciiTheme="majorBidi" w:hAnsiTheme="majorBidi" w:cstheme="majorBidi"/>
          <w:b/>
          <w:bCs/>
          <w:sz w:val="36"/>
          <w:szCs w:val="36"/>
        </w:rPr>
      </w:pPr>
      <w:bookmarkStart w:id="0" w:name="Xd55eb393866993bbf05d929220b85505e0c70d8"/>
      <w:r>
        <w:rPr>
          <w:noProof/>
        </w:rPr>
        <w:drawing>
          <wp:inline distT="0" distB="0" distL="0" distR="0" wp14:anchorId="48E9FF37" wp14:editId="42402520">
            <wp:extent cx="2367926" cy="2367926"/>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75950" cy="2375950"/>
                    </a:xfrm>
                    <a:prstGeom prst="rect">
                      <a:avLst/>
                    </a:prstGeom>
                    <a:noFill/>
                    <a:ln>
                      <a:noFill/>
                    </a:ln>
                  </pic:spPr>
                </pic:pic>
              </a:graphicData>
            </a:graphic>
          </wp:inline>
        </w:drawing>
      </w:r>
    </w:p>
    <w:p w14:paraId="6CCAC963" w14:textId="77777777" w:rsidR="00E53CA2" w:rsidRPr="00E53CA2" w:rsidRDefault="00E53CA2"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PhD Leeds Doctoral College - University of Leeds</w:t>
      </w:r>
    </w:p>
    <w:p w14:paraId="2CC1351F" w14:textId="4B531BF2" w:rsidR="0065604E" w:rsidRDefault="0065604E"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 xml:space="preserve">Title: {The Impact of </w:t>
      </w:r>
      <w:bookmarkStart w:id="1" w:name="_Hlk169737634"/>
      <w:r w:rsidRPr="00E53CA2">
        <w:rPr>
          <w:rFonts w:asciiTheme="majorBidi" w:hAnsiTheme="majorBidi" w:cstheme="majorBidi"/>
          <w:b/>
          <w:bCs/>
          <w:sz w:val="36"/>
          <w:szCs w:val="36"/>
        </w:rPr>
        <w:t xml:space="preserve">Digital Transformation </w:t>
      </w:r>
      <w:bookmarkEnd w:id="1"/>
      <w:r w:rsidRPr="00E53CA2">
        <w:rPr>
          <w:rFonts w:asciiTheme="majorBidi" w:hAnsiTheme="majorBidi" w:cstheme="majorBidi"/>
          <w:b/>
          <w:bCs/>
          <w:sz w:val="36"/>
          <w:szCs w:val="36"/>
        </w:rPr>
        <w:t>on Performance and the Cultural Industry: Challenges and Opportunities}</w:t>
      </w:r>
    </w:p>
    <w:p w14:paraId="2DF2B968" w14:textId="77777777" w:rsidR="00E53CA2" w:rsidRPr="00E53CA2" w:rsidRDefault="00E53CA2" w:rsidP="00E53CA2">
      <w:pPr>
        <w:jc w:val="center"/>
        <w:rPr>
          <w:rFonts w:asciiTheme="majorBidi" w:hAnsiTheme="majorBidi" w:cstheme="majorBidi"/>
          <w:b/>
          <w:bCs/>
          <w:sz w:val="36"/>
          <w:szCs w:val="36"/>
        </w:rPr>
      </w:pPr>
    </w:p>
    <w:p w14:paraId="6DC4312A" w14:textId="264DBD94" w:rsidR="0075252E"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594DA7F8" w:rsidR="00E53CA2"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June 19, 2024</w:t>
      </w:r>
    </w:p>
    <w:p w14:paraId="7982E049" w14:textId="77777777" w:rsidR="00E53CA2" w:rsidRPr="004C331F" w:rsidRDefault="00E53CA2" w:rsidP="00392641">
      <w:pPr>
        <w:rPr>
          <w:rFonts w:asciiTheme="majorBidi" w:hAnsiTheme="majorBidi" w:cstheme="majorBidi"/>
        </w:rPr>
      </w:pPr>
    </w:p>
    <w:p w14:paraId="5BCCA032" w14:textId="77777777" w:rsidR="00C811D4" w:rsidRDefault="00C811D4" w:rsidP="00392641">
      <w:pPr>
        <w:rPr>
          <w:rFonts w:asciiTheme="majorBidi" w:hAnsiTheme="majorBidi" w:cstheme="majorBidi"/>
        </w:rPr>
      </w:pPr>
    </w:p>
    <w:p w14:paraId="005E0118" w14:textId="77777777" w:rsidR="00C811D4" w:rsidRDefault="00C811D4" w:rsidP="00392641">
      <w:pPr>
        <w:rPr>
          <w:rFonts w:asciiTheme="majorBidi" w:hAnsiTheme="majorBidi" w:cstheme="majorBidi"/>
        </w:rPr>
      </w:pPr>
    </w:p>
    <w:p w14:paraId="0C628B34" w14:textId="542A9333" w:rsidR="00392641" w:rsidRPr="004C331F" w:rsidRDefault="00392641" w:rsidP="00392641">
      <w:pPr>
        <w:rPr>
          <w:rFonts w:asciiTheme="majorBidi" w:hAnsiTheme="majorBidi" w:cstheme="majorBidi"/>
        </w:rPr>
      </w:pPr>
      <w:r w:rsidRPr="004C331F">
        <w:rPr>
          <w:rFonts w:asciiTheme="majorBidi" w:hAnsiTheme="majorBidi" w:cstheme="majorBidi"/>
        </w:rPr>
        <w:t>Supervisor(s): ----</w:t>
      </w:r>
    </w:p>
    <w:p w14:paraId="4ACB153A" w14:textId="77777777" w:rsidR="00C811D4" w:rsidRDefault="00C811D4" w:rsidP="00392641">
      <w:pPr>
        <w:rPr>
          <w:rFonts w:asciiTheme="majorBidi" w:hAnsiTheme="majorBidi" w:cstheme="majorBidi"/>
        </w:rPr>
      </w:pPr>
    </w:p>
    <w:p w14:paraId="25C80FF6" w14:textId="315CA8F9" w:rsidR="00E53CA2" w:rsidRPr="004C331F" w:rsidRDefault="00801043" w:rsidP="00392641">
      <w:pPr>
        <w:rPr>
          <w:rFonts w:asciiTheme="majorBidi" w:hAnsiTheme="majorBidi" w:cstheme="majorBidi"/>
        </w:rPr>
      </w:pPr>
      <w:r w:rsidRPr="004C331F">
        <w:rPr>
          <w:rFonts w:asciiTheme="majorBidi" w:hAnsiTheme="majorBidi" w:cstheme="majorBidi"/>
        </w:rPr>
        <w:t xml:space="preserve">Submitted for the </w:t>
      </w:r>
      <w:r w:rsidR="00631AF4" w:rsidRPr="004C331F">
        <w:rPr>
          <w:rFonts w:asciiTheme="majorBidi" w:hAnsiTheme="majorBidi" w:cstheme="majorBidi"/>
        </w:rPr>
        <w:t>PhD</w:t>
      </w:r>
      <w:r w:rsidRPr="004C331F">
        <w:rPr>
          <w:rFonts w:asciiTheme="majorBidi" w:hAnsiTheme="majorBidi" w:cstheme="majorBidi"/>
        </w:rPr>
        <w:t xml:space="preserve"> </w:t>
      </w:r>
      <w:r w:rsidR="00631AF4" w:rsidRPr="004C331F">
        <w:rPr>
          <w:rFonts w:asciiTheme="majorBidi" w:hAnsiTheme="majorBidi" w:cstheme="majorBidi"/>
        </w:rPr>
        <w:t>research degree study at the Faculty of Art Humanities and Cultures</w:t>
      </w:r>
    </w:p>
    <w:p w14:paraId="566C07BF" w14:textId="77777777" w:rsidR="00392641" w:rsidRDefault="00392641" w:rsidP="00E53CA2">
      <w:pPr>
        <w:jc w:val="center"/>
        <w:rPr>
          <w:rFonts w:asciiTheme="majorBidi" w:hAnsiTheme="majorBidi" w:cstheme="majorBidi"/>
        </w:rPr>
      </w:pPr>
    </w:p>
    <w:p w14:paraId="75A49023" w14:textId="77777777" w:rsidR="00C811D4" w:rsidRDefault="00C811D4" w:rsidP="00E53CA2">
      <w:pPr>
        <w:jc w:val="center"/>
        <w:rPr>
          <w:rFonts w:asciiTheme="majorBidi" w:hAnsiTheme="majorBidi" w:cstheme="majorBidi"/>
        </w:rPr>
      </w:pPr>
    </w:p>
    <w:p w14:paraId="6E6D8E73" w14:textId="77777777" w:rsidR="00C811D4" w:rsidRPr="004C331F" w:rsidRDefault="00C811D4" w:rsidP="00E53CA2">
      <w:pPr>
        <w:jc w:val="center"/>
        <w:rPr>
          <w:rFonts w:asciiTheme="majorBidi" w:hAnsiTheme="majorBidi" w:cstheme="majorBidi"/>
        </w:rPr>
      </w:pPr>
    </w:p>
    <w:p w14:paraId="4BE8B754" w14:textId="39CDF6BF" w:rsidR="00392641" w:rsidRPr="004C331F" w:rsidRDefault="00392641" w:rsidP="00392641">
      <w:pPr>
        <w:jc w:val="center"/>
        <w:rPr>
          <w:rFonts w:asciiTheme="majorBidi" w:hAnsiTheme="majorBidi" w:cstheme="majorBidi"/>
          <w:b/>
          <w:bCs/>
        </w:rPr>
      </w:pPr>
      <w:r w:rsidRPr="004C331F">
        <w:rPr>
          <w:rFonts w:asciiTheme="majorBidi" w:hAnsiTheme="majorBidi" w:cstheme="majorBidi"/>
          <w:b/>
          <w:bCs/>
        </w:rPr>
        <w:t>Read and download pdf (</w:t>
      </w:r>
      <w:hyperlink r:id="rId7" w:history="1">
        <w:r w:rsidRPr="004C331F">
          <w:rPr>
            <w:rStyle w:val="Hyperlink"/>
            <w:rFonts w:asciiTheme="majorBidi" w:hAnsiTheme="majorBidi" w:cstheme="majorBidi"/>
            <w:b/>
            <w:bCs/>
          </w:rPr>
          <w:t>Link</w:t>
        </w:r>
      </w:hyperlink>
      <w:r w:rsidRPr="004C331F">
        <w:rPr>
          <w:rFonts w:asciiTheme="majorBidi" w:hAnsiTheme="majorBidi" w:cstheme="majorBidi"/>
          <w:b/>
          <w:bCs/>
        </w:rPr>
        <w:t>)</w:t>
      </w:r>
    </w:p>
    <w:p w14:paraId="79159457" w14:textId="77777777" w:rsidR="00392641" w:rsidRDefault="00392641" w:rsidP="00E53CA2">
      <w:pPr>
        <w:jc w:val="center"/>
        <w:rPr>
          <w:rFonts w:asciiTheme="majorBidi" w:hAnsiTheme="majorBidi" w:cstheme="majorBidi"/>
        </w:rPr>
      </w:pPr>
    </w:p>
    <w:p w14:paraId="1331B9E0" w14:textId="77777777" w:rsidR="00E53CA2" w:rsidRDefault="00E53CA2">
      <w:pPr>
        <w:rPr>
          <w:rFonts w:asciiTheme="majorBidi" w:hAnsiTheme="majorBidi" w:cstheme="majorBidi"/>
        </w:rPr>
      </w:pPr>
      <w:r>
        <w:rPr>
          <w:rFonts w:asciiTheme="majorBidi" w:hAnsiTheme="majorBidi" w:cstheme="majorBidi"/>
        </w:rPr>
        <w:br w:type="page"/>
      </w:r>
    </w:p>
    <w:p w14:paraId="6ABFC0A0" w14:textId="77777777" w:rsidR="0075252E" w:rsidRPr="0021769C" w:rsidRDefault="0075252E" w:rsidP="0075252E">
      <w:pPr>
        <w:rPr>
          <w:rFonts w:asciiTheme="majorBidi" w:hAnsiTheme="majorBidi" w:cstheme="majorBidi"/>
          <w:sz w:val="24"/>
          <w:szCs w:val="24"/>
        </w:rPr>
      </w:pPr>
    </w:p>
    <w:p w14:paraId="128BED30" w14:textId="6B4A01C6" w:rsidR="004B24B7" w:rsidRPr="0021769C" w:rsidRDefault="004B24B7" w:rsidP="004B24B7">
      <w:pPr>
        <w:jc w:val="both"/>
        <w:rPr>
          <w:rFonts w:asciiTheme="majorBidi" w:hAnsiTheme="majorBidi" w:cstheme="majorBidi"/>
          <w:sz w:val="24"/>
          <w:szCs w:val="24"/>
        </w:rPr>
      </w:pP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5DD95B21" w14:textId="77777777" w:rsidR="005A544C" w:rsidRPr="00CA5E3C" w:rsidRDefault="005A544C" w:rsidP="00E71353">
      <w:pPr>
        <w:pStyle w:val="Heading1"/>
        <w:rPr>
          <w:rFonts w:asciiTheme="majorBidi" w:hAnsiTheme="majorBidi"/>
        </w:rPr>
      </w:pPr>
      <w:bookmarkStart w:id="2" w:name="introduction"/>
      <w:r w:rsidRPr="00CA5E3C">
        <w:rPr>
          <w:rFonts w:asciiTheme="majorBidi" w:hAnsiTheme="majorBidi"/>
        </w:rPr>
        <w:t>Introduction</w:t>
      </w:r>
    </w:p>
    <w:p w14:paraId="5DD5CA92" w14:textId="2978E5A5" w:rsidR="006572B4" w:rsidRPr="0021769C" w:rsidRDefault="006572B4"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E71353">
      <w:pPr>
        <w:pStyle w:val="Heading1"/>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BE773A">
      <w:pPr>
        <w:pStyle w:val="Heading1"/>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77777777" w:rsidR="00A957EF" w:rsidRPr="0021769C" w:rsidRDefault="00910676" w:rsidP="00A957EF">
      <w:pPr>
        <w:pStyle w:val="BodyText"/>
        <w:jc w:val="both"/>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4F1FCE7C"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4F8B4BE8"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6AD42C7A"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4. Opportunities Created:</w:t>
      </w:r>
    </w:p>
    <w:p w14:paraId="763E343D" w14:textId="7442FB7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72BC605F"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5. Impact on Cultural Heritage Preservation:</w:t>
      </w:r>
    </w:p>
    <w:p w14:paraId="399AFC1A" w14:textId="1A658BF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24536E79"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6. Comparison across Different Cultural Domains:</w:t>
      </w:r>
    </w:p>
    <w:p w14:paraId="45AC12A5" w14:textId="1E72331B"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3D6F1405"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7. User Experience and Engagement:</w:t>
      </w:r>
    </w:p>
    <w:p w14:paraId="339E9807" w14:textId="5A2EFE7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7CE2C877"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8 Future Trends and Predictions:</w:t>
      </w:r>
    </w:p>
    <w:p w14:paraId="50D6CE6D" w14:textId="498167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5A544C">
      <w:pPr>
        <w:pStyle w:val="Heading1"/>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5A544C">
      <w:pPr>
        <w:pStyle w:val="Heading2"/>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C63045">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24F7EE49" w:rsidR="00763792" w:rsidRPr="00CA5E3C" w:rsidRDefault="00C63045" w:rsidP="00C63045">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6B5B7F">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47D093CF" w14:textId="06153A25" w:rsidR="0065604E" w:rsidRPr="00B610FC" w:rsidRDefault="0065604E" w:rsidP="005D0992">
      <w:pPr>
        <w:pStyle w:val="BodyText"/>
        <w:numPr>
          <w:ilvl w:val="0"/>
          <w:numId w:val="33"/>
        </w:numPr>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cultural industry</w:t>
      </w:r>
      <w:r w:rsidR="00DA5242" w:rsidRPr="00B610FC">
        <w:rPr>
          <w:rFonts w:asciiTheme="majorBidi" w:hAnsiTheme="majorBidi" w:cstheme="majorBidi"/>
          <w:b/>
          <w:bCs/>
          <w:sz w:val="24"/>
          <w:szCs w:val="24"/>
        </w:rPr>
        <w:t>:</w:t>
      </w:r>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Pr="00CA5E3C" w:rsidRDefault="0065604E" w:rsidP="00E31AB7">
      <w:pPr>
        <w:pStyle w:val="Heading2"/>
      </w:pPr>
      <w:bookmarkStart w:id="10" w:name="references"/>
      <w:r w:rsidRPr="00CA5E3C">
        <w:t xml:space="preserve">Finding </w:t>
      </w:r>
      <w:r w:rsidRPr="00E31AB7">
        <w:t>studies</w:t>
      </w:r>
    </w:p>
    <w:p w14:paraId="0AF52D34"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E31AB7">
      <w:pPr>
        <w:pStyle w:val="Heading1"/>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E31AB7">
      <w:pPr>
        <w:pStyle w:val="Heading1"/>
      </w:pPr>
      <w:bookmarkStart w:id="13" w:name="significance"/>
      <w:bookmarkStart w:id="14" w:name="abstract"/>
      <w:bookmarkEnd w:id="11"/>
      <w:bookmarkEnd w:id="12"/>
      <w:r w:rsidRPr="00E31AB7">
        <w:t>Significance</w:t>
      </w:r>
    </w:p>
    <w:p w14:paraId="7691D277" w14:textId="77777777" w:rsidR="0065604E" w:rsidRPr="00DE2805" w:rsidRDefault="0065604E"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E71353">
      <w:pPr>
        <w:pStyle w:val="Heading1"/>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763792">
      <w:pPr>
        <w:pStyle w:val="BodyText"/>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39FE926C" w:rsidR="00F22C65" w:rsidRPr="00DE2805" w:rsidRDefault="00763792" w:rsidP="003223CA">
      <w:pPr>
        <w:pStyle w:val="BodyText"/>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E53CA2">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0CD0D320">
            <wp:extent cx="6549620" cy="7410340"/>
            <wp:effectExtent l="0" t="0" r="3810" b="63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t="2334" b="8649"/>
                    <a:stretch/>
                  </pic:blipFill>
                  <pic:spPr bwMode="auto">
                    <a:xfrm>
                      <a:off x="0" y="0"/>
                      <a:ext cx="6585067"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5C4FEF3F" w:rsidR="00392641" w:rsidRDefault="00A65504" w:rsidP="00392641">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6B5B7F">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
        <w:br w:type="page"/>
      </w:r>
    </w:p>
    <w:p w14:paraId="0A639624" w14:textId="65D3126C" w:rsidR="009F69A9" w:rsidRPr="00CA5E3C" w:rsidRDefault="009F69A9" w:rsidP="00E71353">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78316146" w14:textId="221066E9"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77777777"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Challenges) OR (Opportunities)] AND [(Digital Transformation) AND ((Cultural Industry)]</w:t>
      </w:r>
    </w:p>
    <w:p w14:paraId="540DC249" w14:textId="3A903B6A"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p>
    <w:p w14:paraId="2E8822E8" w14:textId="77777777" w:rsidR="00EC5CF8" w:rsidRPr="006D0E3E" w:rsidRDefault="006812FF" w:rsidP="009A4C8C">
      <w:pPr>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Pr="006D0E3E" w:rsidRDefault="009A4C8C" w:rsidP="00767936">
      <w:pPr>
        <w:jc w:val="both"/>
        <w:rPr>
          <w:rFonts w:asciiTheme="majorBidi" w:hAnsiTheme="majorBidi" w:cstheme="majorBidi"/>
          <w:b/>
          <w:bCs/>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6D0E3E" w:rsidRDefault="004E727C" w:rsidP="004E727C">
      <w:pPr>
        <w:pStyle w:val="NormalWeb"/>
        <w:rPr>
          <w:rFonts w:asciiTheme="majorBidi" w:hAnsiTheme="majorBidi" w:cstheme="majorBidi"/>
          <w:b/>
          <w:bCs/>
        </w:rPr>
      </w:pPr>
      <w:r w:rsidRPr="006D0E3E">
        <w:rPr>
          <w:rFonts w:asciiTheme="majorBidi" w:hAnsiTheme="majorBidi" w:cstheme="majorBidi"/>
          <w:b/>
          <w:bCs/>
        </w:rPr>
        <w:t>Step 3: Export Search Results</w:t>
      </w:r>
    </w:p>
    <w:p w14:paraId="42E71E93" w14:textId="7DCBB7E1" w:rsidR="004E727C" w:rsidRPr="006D0E3E" w:rsidRDefault="004E727C" w:rsidP="004E727C">
      <w:pPr>
        <w:pStyle w:val="NormalWeb"/>
        <w:jc w:val="both"/>
        <w:rPr>
          <w:rFonts w:asciiTheme="majorBidi" w:hAnsiTheme="majorBidi" w:cstheme="majorBidi"/>
        </w:rPr>
      </w:pP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FA5A3B">
      <w:pPr>
        <w:pStyle w:val="NormalWeb"/>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064C763B" w14:textId="415BA560" w:rsidR="006178E3" w:rsidRPr="006D0E3E" w:rsidRDefault="006178E3" w:rsidP="006178E3">
      <w:pPr>
        <w:pStyle w:val="NormalWeb"/>
        <w:rPr>
          <w:rFonts w:asciiTheme="majorBidi" w:hAnsiTheme="majorBidi" w:cstheme="majorBidi"/>
          <w:b/>
          <w:bCs/>
        </w:rPr>
      </w:pPr>
      <w:r w:rsidRPr="006D0E3E">
        <w:rPr>
          <w:rFonts w:asciiTheme="majorBidi" w:hAnsiTheme="majorBidi" w:cstheme="majorBidi"/>
          <w:b/>
          <w:bCs/>
        </w:rPr>
        <w:t>Step 4: Apply Inclusion/Exclusion Criteria to Search Results Collection A</w:t>
      </w:r>
    </w:p>
    <w:p w14:paraId="3E606790" w14:textId="77777777" w:rsidR="006178E3" w:rsidRPr="006D0E3E" w:rsidRDefault="006178E3" w:rsidP="006178E3">
      <w:pPr>
        <w:spacing w:before="100" w:beforeAutospacing="1" w:after="100" w:afterAutospacing="1" w:line="240" w:lineRule="auto"/>
        <w:jc w:val="both"/>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o identify webpages with relevant and reliable content for this study, we applied a set of inclusion and exclusion criteria to Search Results Collection A.</w:t>
      </w:r>
    </w:p>
    <w:p w14:paraId="1371C6A6"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URL is working and freely accessible.</w:t>
      </w:r>
    </w:p>
    <w:p w14:paraId="08B2AC81"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contains examples related to (Digital Transformation and Cultural Industry).</w:t>
      </w:r>
    </w:p>
    <w:p w14:paraId="49D57C65"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in English.</w:t>
      </w:r>
    </w:p>
    <w:p w14:paraId="369E86E7"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contains duplicated content from a previously examined webpage.</w:t>
      </w:r>
    </w:p>
    <w:p w14:paraId="6DCA85E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n-text-based (e.g., videos, audios, or images).</w:t>
      </w:r>
    </w:p>
    <w:p w14:paraId="0D7F3B4C"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hosted on Slideshare, Quora, LinkedIn, or personal/company blogs.</w:t>
      </w:r>
    </w:p>
    <w:p w14:paraId="6512806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t in English.</w:t>
      </w:r>
    </w:p>
    <w:p w14:paraId="186827F3" w14:textId="0978314A" w:rsidR="00F40D53" w:rsidRPr="006D0E3E" w:rsidRDefault="00F40D53" w:rsidP="00F40D53">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2DCD42B4" w14:textId="77777777" w:rsidR="003839FC" w:rsidRPr="006D0E3E" w:rsidRDefault="003839FC" w:rsidP="003839FC">
      <w:pPr>
        <w:pStyle w:val="NormalWeb"/>
        <w:rPr>
          <w:rFonts w:asciiTheme="majorBidi" w:hAnsiTheme="majorBidi" w:cstheme="majorBidi"/>
          <w:b/>
          <w:bCs/>
        </w:rPr>
      </w:pPr>
      <w:r w:rsidRPr="006D0E3E">
        <w:rPr>
          <w:rFonts w:asciiTheme="majorBidi" w:hAnsiTheme="majorBidi" w:cstheme="majorBidi"/>
          <w:b/>
          <w:bCs/>
        </w:rPr>
        <w:t xml:space="preserve">Step 5. Identify Cases from Search Results Collection B </w:t>
      </w:r>
    </w:p>
    <w:p w14:paraId="53202564"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6AC47764" w14:textId="02766B05" w:rsidR="00191547" w:rsidRPr="006D0E3E" w:rsidRDefault="003839FC" w:rsidP="003839FC">
      <w:pPr>
        <w:pStyle w:val="NormalWeb"/>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p>
    <w:p w14:paraId="5ED4A830" w14:textId="77777777" w:rsidR="00173DAD" w:rsidRPr="006D0E3E" w:rsidRDefault="00173DAD" w:rsidP="00173DAD">
      <w:pPr>
        <w:pStyle w:val="NormalWeb"/>
        <w:rPr>
          <w:rFonts w:asciiTheme="majorBidi" w:hAnsiTheme="majorBidi" w:cstheme="majorBidi"/>
          <w:b/>
          <w:bCs/>
        </w:rPr>
      </w:pPr>
      <w:r w:rsidRPr="006D0E3E">
        <w:rPr>
          <w:rFonts w:asciiTheme="majorBidi" w:hAnsiTheme="majorBidi" w:cstheme="majorBidi"/>
          <w:b/>
          <w:bCs/>
        </w:rPr>
        <w:t>Step 6. Apply Quality Assurance Criteria to Case Collection A</w:t>
      </w:r>
    </w:p>
    <w:p w14:paraId="1F4529C2" w14:textId="060D9623" w:rsidR="00173DAD" w:rsidRPr="006D0E3E" w:rsidRDefault="006B3ECD" w:rsidP="00173DAD">
      <w:pPr>
        <w:pStyle w:val="NormalWeb"/>
        <w:jc w:val="both"/>
        <w:rPr>
          <w:rFonts w:asciiTheme="majorBidi" w:hAnsiTheme="majorBidi" w:cstheme="majorBidi"/>
        </w:rPr>
      </w:pPr>
      <w:r w:rsidRPr="006D0E3E">
        <w:rPr>
          <w:rFonts w:asciiTheme="majorBidi" w:hAnsiTheme="majorBidi" w:cstheme="majorBidi"/>
        </w:rPr>
        <w:t>To</w:t>
      </w:r>
      <w:r w:rsidR="00173DAD"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0F1C603B" w14:textId="0B3C8C79"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rsidRPr="006D0E3E">
        <w:rPr>
          <w:rFonts w:asciiTheme="majorBidi" w:hAnsiTheme="majorBidi" w:cstheme="majorBidi"/>
        </w:rPr>
        <w:tab/>
      </w:r>
      <w:r w:rsidRPr="006D0E3E">
        <w:rPr>
          <w:rFonts w:asciiTheme="majorBidi" w:hAnsiTheme="majorBidi" w:cstheme="majorBidi"/>
        </w:rPr>
        <w:br/>
      </w:r>
    </w:p>
    <w:p w14:paraId="61C931D1" w14:textId="77777777"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Do researchers need to engage in excessive speculation to understand the nature of the Digital Transformation for the Cultural Industry and the factors that triggered it?</w:t>
      </w:r>
    </w:p>
    <w:p w14:paraId="7E8910D0" w14:textId="77777777" w:rsidR="00173DAD" w:rsidRPr="006D0E3E" w:rsidRDefault="00173DAD" w:rsidP="00173DAD">
      <w:pPr>
        <w:pStyle w:val="NormalWeb"/>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Pr="00CA5E3C" w:rsidRDefault="009F69A9" w:rsidP="006D0E3E">
      <w:pPr>
        <w:pStyle w:val="Heading2"/>
        <w:rPr>
          <w:rFonts w:eastAsia="Times New Roman"/>
        </w:rPr>
      </w:pPr>
      <w:r w:rsidRPr="00CA5E3C">
        <w:rPr>
          <w:rFonts w:eastAsia="Times New Roman"/>
        </w:rPr>
        <w:t>Data Analysis</w:t>
      </w:r>
      <w:r w:rsidR="003B2EEA" w:rsidRPr="00CA5E3C">
        <w:rPr>
          <w:rFonts w:eastAsia="Times New Roman"/>
        </w:rPr>
        <w:t xml:space="preserve"> Steps</w:t>
      </w:r>
    </w:p>
    <w:p w14:paraId="29E4EA6A" w14:textId="77777777" w:rsidR="002918D1" w:rsidRDefault="002918D1" w:rsidP="002918D1">
      <w:pPr>
        <w:spacing w:after="0" w:line="240" w:lineRule="auto"/>
        <w:rPr>
          <w:rFonts w:asciiTheme="majorBidi" w:eastAsia="Times New Roman" w:hAnsiTheme="majorBidi" w:cstheme="majorBidi"/>
          <w:b/>
          <w:bCs/>
        </w:rPr>
      </w:pPr>
    </w:p>
    <w:p w14:paraId="34079AE1" w14:textId="77777777" w:rsidR="002918D1"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p>
    <w:p w14:paraId="05FC8B16" w14:textId="2C64D9E3" w:rsidR="0039330C"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p>
    <w:p w14:paraId="44707B2C" w14:textId="77777777" w:rsidR="0039330C" w:rsidRPr="006D0E3E" w:rsidRDefault="0039330C" w:rsidP="0039330C">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Background Information:</w:t>
      </w:r>
    </w:p>
    <w:p w14:paraId="2A3218F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Name of the Industry</w:t>
      </w:r>
    </w:p>
    <w:p w14:paraId="5EF43DE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Location of the Industry</w:t>
      </w:r>
    </w:p>
    <w:p w14:paraId="5AF7AB0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Founding Year and/or First Product Release Date</w:t>
      </w:r>
    </w:p>
    <w:p w14:paraId="6A68D26E"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Business Domain</w:t>
      </w:r>
    </w:p>
    <w:p w14:paraId="525DAA3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Before the Digital Transformation</w:t>
      </w:r>
    </w:p>
    <w:p w14:paraId="6E57DB2A"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After the Digital Transformation</w:t>
      </w:r>
    </w:p>
    <w:p w14:paraId="3B7FDCA2"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Description and Explanation of How and Why the Cultural Industry Shifted to Digital Transformation</w:t>
      </w:r>
    </w:p>
    <w:p w14:paraId="63E2C285" w14:textId="77777777" w:rsidR="00B84344" w:rsidRPr="006D0E3E" w:rsidRDefault="00B84344" w:rsidP="00B84344">
      <w:pPr>
        <w:pStyle w:val="NormalWeb"/>
        <w:rPr>
          <w:rFonts w:asciiTheme="majorBidi" w:hAnsiTheme="majorBidi" w:cstheme="majorBidi"/>
          <w:b/>
          <w:bCs/>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p>
    <w:p w14:paraId="0D4D636D"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2BF59399" w14:textId="77777777" w:rsidR="002D0D16" w:rsidRPr="006D0E3E" w:rsidRDefault="002D0D16" w:rsidP="002D0D16">
      <w:pPr>
        <w:pStyle w:val="NormalWeb"/>
        <w:rPr>
          <w:rFonts w:asciiTheme="majorBidi" w:hAnsiTheme="majorBidi" w:cstheme="majorBidi"/>
          <w:b/>
          <w:bCs/>
        </w:rPr>
      </w:pPr>
      <w:r w:rsidRPr="006D0E3E">
        <w:rPr>
          <w:rFonts w:asciiTheme="majorBidi" w:hAnsiTheme="majorBidi" w:cstheme="majorBidi"/>
          <w:b/>
          <w:bCs/>
        </w:rPr>
        <w:t>Step 9. Group DT Cultural Industry Types and Triggering Factors</w:t>
      </w:r>
    </w:p>
    <w:p w14:paraId="072C23B6" w14:textId="77777777" w:rsidR="002D0D16" w:rsidRPr="006D0E3E" w:rsidRDefault="002D0D16" w:rsidP="002931DB">
      <w:pPr>
        <w:pStyle w:val="NormalWeb"/>
        <w:jc w:val="both"/>
        <w:rPr>
          <w:rFonts w:asciiTheme="majorBidi" w:hAnsiTheme="majorBidi" w:cstheme="majorBidi"/>
        </w:rPr>
      </w:pP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CA5E3C" w:rsidRDefault="00243354" w:rsidP="002D1B57">
      <w:pPr>
        <w:pStyle w:val="Heading1"/>
        <w:rPr>
          <w:rFonts w:asciiTheme="majorBidi" w:hAnsiTheme="majorBidi"/>
        </w:rPr>
      </w:pPr>
      <w:r w:rsidRPr="00CA5E3C">
        <w:rPr>
          <w:rFonts w:asciiTheme="majorBidi" w:hAnsiTheme="majorBidi"/>
        </w:rPr>
        <w:t>Expected outcomes</w:t>
      </w:r>
    </w:p>
    <w:p w14:paraId="3696938E" w14:textId="77777777" w:rsidR="0065604E" w:rsidRPr="00CA5E3C" w:rsidRDefault="0065604E" w:rsidP="00186CAE">
      <w:pPr>
        <w:pStyle w:val="Heading2"/>
        <w:rPr>
          <w:rFonts w:asciiTheme="majorBidi" w:hAnsiTheme="majorBidi"/>
        </w:rPr>
      </w:pPr>
      <w:bookmarkStart w:id="17" w:name="outline-of-contribution"/>
      <w:bookmarkEnd w:id="15"/>
      <w:r w:rsidRPr="00CA5E3C">
        <w:rPr>
          <w:rFonts w:asciiTheme="majorBidi" w:hAnsiTheme="majorBidi"/>
        </w:rPr>
        <w:t>Outline of Contribution</w:t>
      </w:r>
    </w:p>
    <w:p w14:paraId="49A7704C" w14:textId="77777777" w:rsidR="0065604E" w:rsidRPr="00B07725" w:rsidRDefault="0065604E" w:rsidP="00E71353">
      <w:pPr>
        <w:pStyle w:val="FirstParagraph"/>
        <w:jc w:val="both"/>
        <w:rPr>
          <w:rFonts w:asciiTheme="majorBidi" w:hAnsiTheme="majorBidi" w:cstheme="majorBidi"/>
          <w:sz w:val="24"/>
          <w:szCs w:val="24"/>
        </w:rPr>
      </w:pPr>
      <w:r w:rsidRPr="00B07725">
        <w:rPr>
          <w:rFonts w:asciiTheme="majorBidi" w:hAnsiTheme="majorBidi" w:cstheme="majorBidi"/>
          <w:sz w:val="24"/>
          <w:szCs w:val="24"/>
        </w:rP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Pr="00CA5E3C" w:rsidRDefault="00375C67" w:rsidP="00375C67">
      <w:pPr>
        <w:pStyle w:val="Heading2"/>
        <w:rPr>
          <w:rFonts w:asciiTheme="majorBidi" w:hAnsiTheme="majorBidi"/>
        </w:rPr>
      </w:pPr>
      <w:r w:rsidRPr="00CA5E3C">
        <w:rPr>
          <w:rFonts w:asciiTheme="majorBidi" w:hAnsiTheme="majorBidi"/>
        </w:rPr>
        <w:t>The MAJOR FACTORS Impact the Digital Transformation on Performance and the Cultural Industry</w:t>
      </w:r>
    </w:p>
    <w:p w14:paraId="6613839F" w14:textId="2556FD1C" w:rsidR="00357D7E"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CA5E3C" w:rsidRDefault="00357D7E" w:rsidP="00357D7E">
      <w:pPr>
        <w:pStyle w:val="Heading2"/>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exemplar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5649617" w14:textId="77777777" w:rsidR="00CA6B64" w:rsidRPr="00CA5E3C" w:rsidRDefault="00CA6B64" w:rsidP="00CA6B64">
      <w:pPr>
        <w:pStyle w:val="Heading2"/>
        <w:rPr>
          <w:rFonts w:asciiTheme="majorBidi" w:hAnsiTheme="majorBidi"/>
        </w:rPr>
      </w:pPr>
      <w:bookmarkStart w:id="18" w:name="challenges"/>
      <w:r w:rsidRPr="00CA5E3C">
        <w:rPr>
          <w:rFonts w:asciiTheme="majorBidi" w:hAnsiTheme="majorBidi"/>
        </w:rPr>
        <w:t>Challenges</w:t>
      </w:r>
    </w:p>
    <w:p w14:paraId="3EDECE64" w14:textId="2F7EFF90"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CA6B64">
      <w:pPr>
        <w:pStyle w:val="Heading2"/>
        <w:rPr>
          <w:rFonts w:asciiTheme="majorBidi" w:hAnsiTheme="majorBidi"/>
        </w:rPr>
      </w:pPr>
      <w:bookmarkStart w:id="19" w:name="opportunities"/>
      <w:bookmarkEnd w:id="18"/>
      <w:r w:rsidRPr="00CA5E3C">
        <w:rPr>
          <w:rFonts w:asciiTheme="majorBidi" w:hAnsiTheme="majorBidi"/>
        </w:rPr>
        <w:t>Opportunities</w:t>
      </w:r>
    </w:p>
    <w:p w14:paraId="2474800E" w14:textId="7055F0B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CA6B64">
      <w:pPr>
        <w:pStyle w:val="Heading2"/>
        <w:rPr>
          <w:rFonts w:asciiTheme="majorBidi" w:hAnsiTheme="majorBidi"/>
        </w:rPr>
      </w:pPr>
      <w:r w:rsidRPr="00CA5E3C">
        <w:rPr>
          <w:rFonts w:asciiTheme="majorBidi" w:hAnsiTheme="majorBidi"/>
        </w:rPr>
        <w:t>Strategies for Success</w:t>
      </w:r>
    </w:p>
    <w:p w14:paraId="7EDD27AF" w14:textId="40E459A2"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445E3BCB" w:rsidR="00EA1D11" w:rsidRPr="00B07725" w:rsidRDefault="00CA6B64" w:rsidP="00763814">
      <w:pPr>
        <w:pStyle w:val="FirstParagraph"/>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CA5E3C" w:rsidRDefault="004E3860" w:rsidP="00186CAE">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EA1D11">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072666">
      <w:pPr>
        <w:rPr>
          <w:rFonts w:asciiTheme="majorBidi" w:hAnsiTheme="majorBidi" w:cstheme="majorBidi"/>
        </w:rPr>
      </w:pPr>
    </w:p>
    <w:p w14:paraId="0930B29D" w14:textId="4CC2CCB9" w:rsidR="00072666" w:rsidRPr="00B07725" w:rsidRDefault="00072666" w:rsidP="00072666">
      <w:pPr>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p>
    <w:p w14:paraId="2AF4EDD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p>
    <w:p w14:paraId="6D8E306C"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68503DB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7E8B981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5EC07F48" w14:textId="1768DCDE"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p>
    <w:p w14:paraId="19DFC533"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p>
    <w:p w14:paraId="5408D1B7"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rsidP="00174981">
      <w:pPr>
        <w:numPr>
          <w:ilvl w:val="0"/>
          <w:numId w:val="26"/>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77777777" w:rsidR="00072666" w:rsidRPr="00B07725" w:rsidRDefault="00072666">
      <w:pPr>
        <w:numPr>
          <w:ilvl w:val="0"/>
          <w:numId w:val="26"/>
        </w:numPr>
        <w:spacing w:before="100" w:beforeAutospacing="1" w:after="100" w:afterAutospacing="1" w:line="240" w:lineRule="auto"/>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p>
    <w:p w14:paraId="0DF0CFF8" w14:textId="75D0667F" w:rsidR="00072666" w:rsidRPr="00B07725" w:rsidRDefault="00903745" w:rsidP="00DA2925">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23606A98" w14:textId="77777777" w:rsidR="000F7654" w:rsidRPr="00B07725" w:rsidRDefault="000F7654" w:rsidP="00DA2925">
      <w:pPr>
        <w:spacing w:after="0" w:line="240" w:lineRule="auto"/>
        <w:jc w:val="both"/>
        <w:rPr>
          <w:rFonts w:asciiTheme="majorBidi" w:eastAsia="Times New Roman" w:hAnsiTheme="majorBidi" w:cstheme="majorBidi"/>
          <w:b/>
          <w:bCs/>
          <w:sz w:val="24"/>
          <w:szCs w:val="24"/>
        </w:rPr>
      </w:pPr>
    </w:p>
    <w:p w14:paraId="0B4F2152"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Data Availability and Quality:</w:t>
      </w:r>
      <w:r w:rsidRPr="00B0772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Scope and Generalizability:</w:t>
      </w:r>
      <w:r w:rsidRPr="00B07725">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Methodological Constraints:</w:t>
      </w:r>
      <w:r w:rsidRPr="00B0772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Technological Evolution:</w:t>
      </w:r>
      <w:r w:rsidRPr="00B0772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Organizational and Cultural Differences:</w:t>
      </w:r>
      <w:r w:rsidRPr="00B0772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xternal Factors:</w:t>
      </w:r>
      <w:r w:rsidRPr="00B07725">
        <w:rPr>
          <w:rFonts w:asciiTheme="majorBidi" w:eastAsia="Times New Roman" w:hAnsiTheme="majorBidi" w:cstheme="majorBidi"/>
          <w:sz w:val="24"/>
          <w:szCs w:val="24"/>
        </w:rPr>
        <w:t xml:space="preserve"> Influence of regulatory, economic, and policy changes.</w:t>
      </w:r>
    </w:p>
    <w:p w14:paraId="4AEF66D4"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thical Considerations:</w:t>
      </w:r>
      <w:r w:rsidRPr="00B0772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Conceptual and Theoretical Limitations:</w:t>
      </w:r>
      <w:r w:rsidRPr="00B07725">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DD0E52" w:rsidRDefault="00A64BB7" w:rsidP="00B07725">
      <w:pPr>
        <w:pStyle w:val="Heading1"/>
      </w:pPr>
      <w:r w:rsidRPr="00DD0E52">
        <w:t>Timescale for Research Project</w:t>
      </w:r>
    </w:p>
    <w:p w14:paraId="78010E40" w14:textId="77777777" w:rsidR="00A64BB7" w:rsidRPr="00B07725" w:rsidRDefault="00A64BB7" w:rsidP="00A64BB7">
      <w:pPr>
        <w:pStyle w:val="NormalWeb"/>
        <w:jc w:val="both"/>
        <w:rPr>
          <w:rFonts w:asciiTheme="majorBidi" w:hAnsiTheme="majorBidi" w:cstheme="majorBidi"/>
        </w:rPr>
      </w:pPr>
      <w:r w:rsidRPr="00B07725">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Pr="00E31AB7" w:rsidRDefault="00A64BB7" w:rsidP="00B07725">
      <w:pPr>
        <w:pStyle w:val="Heading2"/>
      </w:pPr>
      <w:r w:rsidRPr="00E31AB7">
        <w:t>Year 1: Literature Review and Initial Data Collection</w:t>
      </w:r>
    </w:p>
    <w:p w14:paraId="3BB9916A"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90C51E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3: Project Planning and Setup</w:t>
      </w:r>
    </w:p>
    <w:p w14:paraId="48AE95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inalize research proposal and get approval from supervisors.</w:t>
      </w:r>
    </w:p>
    <w:p w14:paraId="6CA980F9"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detailed project plan and schedule.</w:t>
      </w:r>
    </w:p>
    <w:p w14:paraId="3DC5C2DF"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and obtain necessary resources (software, access to databases, etc.).</w:t>
      </w:r>
    </w:p>
    <w:p w14:paraId="66D1CCEF"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4-6: Comprehensive Literature Review</w:t>
      </w:r>
    </w:p>
    <w:p w14:paraId="19AFEA8E"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Review existing literature on digital transformation and its impact on various industries.</w:t>
      </w:r>
    </w:p>
    <w:p w14:paraId="0CC61B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ocus on the cultural industry, identifying key themes, gaps, and methodologies used in previous studies.</w:t>
      </w:r>
    </w:p>
    <w:p w14:paraId="27192BFB"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and submit a literature review chapter.</w:t>
      </w:r>
    </w:p>
    <w:p w14:paraId="0BB8FE0D"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7-9: Research Design and Methodology</w:t>
      </w:r>
    </w:p>
    <w:p w14:paraId="52F6DF3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research framework and choose appropriate research methods (quantitative, qualitative, or mixed-methods).</w:t>
      </w:r>
    </w:p>
    <w:p w14:paraId="63DEE892"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sign data collection tools (surveys, interview guides).</w:t>
      </w:r>
    </w:p>
    <w:p w14:paraId="798D18D4"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ilot test data collection tools and refine them based on feedback.</w:t>
      </w:r>
    </w:p>
    <w:p w14:paraId="34FE7D8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0-12: Initial Data Collection</w:t>
      </w:r>
    </w:p>
    <w:p w14:paraId="22221E93"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Begin collecting primary data from selected cultural organizations.</w:t>
      </w:r>
    </w:p>
    <w:p w14:paraId="11FBBD47"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Gather secondary data from industry reports, financial records, and gray literature.</w:t>
      </w:r>
    </w:p>
    <w:p w14:paraId="01991866"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initial analysis to ensure data quality and relevance.</w:t>
      </w:r>
    </w:p>
    <w:p w14:paraId="6949BF18"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D34E4D8"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Data:</w:t>
      </w:r>
      <w:r w:rsidRPr="00B07725">
        <w:rPr>
          <w:rFonts w:asciiTheme="majorBidi" w:hAnsiTheme="majorBidi" w:cstheme="majorBidi"/>
          <w:sz w:val="24"/>
          <w:szCs w:val="24"/>
        </w:rPr>
        <w:t xml:space="preserve"> Ensure agreements with cultural organizations for data access.</w:t>
      </w:r>
    </w:p>
    <w:p w14:paraId="013C11B5"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Literature Scope:</w:t>
      </w:r>
      <w:r w:rsidRPr="00B07725">
        <w:rPr>
          <w:rFonts w:asciiTheme="majorBidi" w:hAnsiTheme="majorBidi" w:cstheme="majorBidi"/>
          <w:sz w:val="24"/>
          <w:szCs w:val="24"/>
        </w:rPr>
        <w:t xml:space="preserve"> Use comprehensive databases and consult with supervisors regularly.</w:t>
      </w:r>
    </w:p>
    <w:p w14:paraId="787FFB0E" w14:textId="77777777" w:rsidR="00A64BB7" w:rsidRPr="0002393C" w:rsidRDefault="00A64BB7" w:rsidP="00A64BB7">
      <w:pPr>
        <w:pStyle w:val="Heading2"/>
        <w:rPr>
          <w:rFonts w:asciiTheme="majorBidi" w:hAnsiTheme="majorBidi"/>
          <w:sz w:val="24"/>
          <w:szCs w:val="24"/>
        </w:rPr>
      </w:pPr>
      <w:r w:rsidRPr="0002393C">
        <w:rPr>
          <w:rFonts w:asciiTheme="majorBidi" w:hAnsiTheme="majorBidi"/>
          <w:sz w:val="24"/>
          <w:szCs w:val="24"/>
        </w:rPr>
        <w:t>Year 2: Data Collection and Preliminary Analysis</w:t>
      </w:r>
    </w:p>
    <w:p w14:paraId="60CF5207"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0C8ACB5C"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3-18: Extensive Data Collection</w:t>
      </w:r>
    </w:p>
    <w:p w14:paraId="43A842B7"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tinue collecting primary data through surveys and interviews.</w:t>
      </w:r>
    </w:p>
    <w:p w14:paraId="29144C76"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llect detailed case studies from cultural organizations.</w:t>
      </w:r>
    </w:p>
    <w:p w14:paraId="0AC6068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data is categorized and stored systematically for analysis.</w:t>
      </w:r>
    </w:p>
    <w:p w14:paraId="69F4998B"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9-24: Data Analysis</w:t>
      </w:r>
    </w:p>
    <w:p w14:paraId="67B34E0C"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erform quantitative analysis on performance metrics.</w:t>
      </w:r>
    </w:p>
    <w:p w14:paraId="64C6196B"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qualitative analysis on case studies and interview transcripts.</w:t>
      </w:r>
    </w:p>
    <w:p w14:paraId="1ECA0FC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key factors influencing digital transformation in the cultural industry.</w:t>
      </w:r>
    </w:p>
    <w:p w14:paraId="48CB8946"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35E2FAD"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nsistency:</w:t>
      </w:r>
      <w:r w:rsidRPr="00B07725">
        <w:rPr>
          <w:rFonts w:asciiTheme="majorBidi" w:hAnsiTheme="majorBidi" w:cstheme="majorBidi"/>
          <w:sz w:val="24"/>
          <w:szCs w:val="24"/>
        </w:rPr>
        <w:t xml:space="preserve"> Regularly validate and cross-check data.</w:t>
      </w:r>
    </w:p>
    <w:p w14:paraId="0F57D33F"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nalytical Tools:</w:t>
      </w:r>
      <w:r w:rsidRPr="00B07725">
        <w:rPr>
          <w:rFonts w:asciiTheme="majorBidi" w:hAnsiTheme="majorBidi" w:cstheme="majorBidi"/>
          <w:sz w:val="24"/>
          <w:szCs w:val="24"/>
        </w:rPr>
        <w:t xml:space="preserve"> Use reliable statistical software and qualitative analysis tools, with training as needed.</w:t>
      </w:r>
    </w:p>
    <w:p w14:paraId="374FD1BB"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3: Integration and Synthesis of Findings</w:t>
      </w:r>
    </w:p>
    <w:p w14:paraId="0C2DD578" w14:textId="3B7761C6" w:rsidR="00A64BB7" w:rsidRPr="00B07725" w:rsidRDefault="00A64BB7" w:rsidP="001F2669">
      <w:pPr>
        <w:pStyle w:val="NormalWeb"/>
        <w:spacing w:before="24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55630A99"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25-30: Integrative Analysis</w:t>
      </w:r>
    </w:p>
    <w:p w14:paraId="539A7DA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ynthesize quantitative and qualitative findings.</w:t>
      </w:r>
    </w:p>
    <w:p w14:paraId="68D342FC"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patterns, correlations, and causal relationships.</w:t>
      </w:r>
    </w:p>
    <w:p w14:paraId="0BBDBD2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a theoretical model explaining the impact of digital transformation on the cultural industry.</w:t>
      </w:r>
    </w:p>
    <w:p w14:paraId="090E4176"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31-36: Drafting and Refinement</w:t>
      </w:r>
    </w:p>
    <w:p w14:paraId="02F1F981"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chapters on data analysis and findings.</w:t>
      </w:r>
    </w:p>
    <w:p w14:paraId="17FD6EBB"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ntegrate findings into a coherent narrative.</w:t>
      </w:r>
    </w:p>
    <w:p w14:paraId="708DBD7F"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eek feedback from supervisors and revise accordingly.</w:t>
      </w:r>
    </w:p>
    <w:p w14:paraId="08AB9F83"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B130722"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Complexity in Integration:</w:t>
      </w:r>
      <w:r w:rsidRPr="00B07725">
        <w:rPr>
          <w:rFonts w:asciiTheme="majorBidi" w:hAnsiTheme="majorBidi" w:cstheme="majorBidi"/>
          <w:sz w:val="24"/>
          <w:szCs w:val="24"/>
        </w:rPr>
        <w:t xml:space="preserve"> Break down findings into manageable sections for analysis and synthesis.</w:t>
      </w:r>
    </w:p>
    <w:p w14:paraId="64057313"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Iterative Feedback:</w:t>
      </w:r>
      <w:r w:rsidRPr="00B07725">
        <w:rPr>
          <w:rFonts w:asciiTheme="majorBidi" w:hAnsiTheme="majorBidi" w:cstheme="majorBidi"/>
          <w:sz w:val="24"/>
          <w:szCs w:val="24"/>
        </w:rPr>
        <w:t xml:space="preserve"> Schedule regular meetings with supervisors for feedback.</w:t>
      </w:r>
    </w:p>
    <w:p w14:paraId="401C83EF"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4: Finalization and Dissemination</w:t>
      </w:r>
    </w:p>
    <w:p w14:paraId="20FE2E1C"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23BAA2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37-42: Final Draft Preparation</w:t>
      </w:r>
    </w:p>
    <w:p w14:paraId="55FCA7E3"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mplete writing of all chapters, including introduction, methodology, findings, and conclusions.</w:t>
      </w:r>
    </w:p>
    <w:p w14:paraId="58C18EF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all references and citations are correctly formatted.</w:t>
      </w:r>
    </w:p>
    <w:p w14:paraId="1497BD2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drafts for supervisor review and make necessary revisions.</w:t>
      </w:r>
    </w:p>
    <w:p w14:paraId="1C4160C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3-48: Review and Submission</w:t>
      </w:r>
    </w:p>
    <w:p w14:paraId="132BA989"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final proofreading and editing.</w:t>
      </w:r>
    </w:p>
    <w:p w14:paraId="0D13B96D"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repare for thesis defense by summarizing key findings and contributions.</w:t>
      </w:r>
    </w:p>
    <w:p w14:paraId="48BD371B"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final thesis and schedule defense.</w:t>
      </w:r>
    </w:p>
    <w:p w14:paraId="1DF7DC9B"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9-54: Dissemination of Research</w:t>
      </w:r>
    </w:p>
    <w:p w14:paraId="48D6D8F6"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ublish research findings in academic journals and conferences.</w:t>
      </w:r>
    </w:p>
    <w:p w14:paraId="754E271C"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reate summary reports for cultural organizations and policymakers.</w:t>
      </w:r>
    </w:p>
    <w:p w14:paraId="523F63E4"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presentations and attend industry conferences to share insights.</w:t>
      </w:r>
    </w:p>
    <w:p w14:paraId="64E81272"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618797B"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ublication Delays:</w:t>
      </w:r>
      <w:r w:rsidRPr="00B07725">
        <w:rPr>
          <w:rFonts w:asciiTheme="majorBidi" w:hAnsiTheme="majorBidi" w:cstheme="majorBidi"/>
          <w:sz w:val="24"/>
          <w:szCs w:val="24"/>
        </w:rPr>
        <w:t xml:space="preserve"> Start the publication process early and submit to multiple journals.</w:t>
      </w:r>
    </w:p>
    <w:p w14:paraId="63F923E5"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ense Preparation:</w:t>
      </w:r>
      <w:r w:rsidRPr="00B07725">
        <w:rPr>
          <w:rFonts w:asciiTheme="majorBidi" w:hAnsiTheme="majorBidi" w:cstheme="majorBidi"/>
          <w:sz w:val="24"/>
          <w:szCs w:val="24"/>
        </w:rPr>
        <w:t xml:space="preserve"> Engage in mock defenses and seek feedback from peers and supervisors.</w:t>
      </w:r>
    </w:p>
    <w:p w14:paraId="67E2FB94" w14:textId="77777777" w:rsidR="00A64BB7" w:rsidRPr="00A93E15" w:rsidRDefault="00A64BB7" w:rsidP="00416B45">
      <w:pPr>
        <w:pStyle w:val="Heading2"/>
      </w:pPr>
      <w:r w:rsidRPr="00A93E15">
        <w:t>Summary of Yearly Achievements</w:t>
      </w:r>
    </w:p>
    <w:p w14:paraId="09DA527B"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1:</w:t>
      </w:r>
      <w:r w:rsidRPr="00C97625">
        <w:rPr>
          <w:rFonts w:asciiTheme="majorBidi" w:hAnsiTheme="majorBidi" w:cstheme="majorBidi"/>
          <w:sz w:val="24"/>
          <w:szCs w:val="24"/>
        </w:rPr>
        <w:t xml:space="preserve"> Establish a strong foundation through literature review and initial data collection.</w:t>
      </w:r>
    </w:p>
    <w:p w14:paraId="179AF9E0"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2:</w:t>
      </w:r>
      <w:r w:rsidRPr="00C97625">
        <w:rPr>
          <w:rFonts w:asciiTheme="majorBidi" w:hAnsiTheme="majorBidi" w:cstheme="majorBidi"/>
          <w:sz w:val="24"/>
          <w:szCs w:val="24"/>
        </w:rPr>
        <w:t xml:space="preserve"> Gather comprehensive data and perform preliminary analyses.</w:t>
      </w:r>
    </w:p>
    <w:p w14:paraId="2F70BAE7"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3:</w:t>
      </w:r>
      <w:r w:rsidRPr="00C97625">
        <w:rPr>
          <w:rFonts w:asciiTheme="majorBidi" w:hAnsiTheme="majorBidi" w:cstheme="majorBidi"/>
          <w:sz w:val="24"/>
          <w:szCs w:val="24"/>
        </w:rPr>
        <w:t xml:space="preserve"> Integrate findings and develop theoretical models.</w:t>
      </w:r>
    </w:p>
    <w:p w14:paraId="12BEF00F"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4:</w:t>
      </w:r>
      <w:r w:rsidRPr="00C97625">
        <w:rPr>
          <w:rFonts w:asciiTheme="majorBidi" w:hAnsiTheme="majorBidi" w:cstheme="majorBidi"/>
          <w:sz w:val="24"/>
          <w:szCs w:val="24"/>
        </w:rPr>
        <w:t xml:space="preserve"> Finalize and disseminate research, ensuring practical and academic contributions.</w:t>
      </w:r>
    </w:p>
    <w:p w14:paraId="0FD8F2AA" w14:textId="77777777" w:rsidR="0065604E" w:rsidRPr="004B6932" w:rsidRDefault="0065604E" w:rsidP="004B6932">
      <w:pPr>
        <w:pStyle w:val="Heading1"/>
      </w:pPr>
      <w:r w:rsidRPr="004B6932">
        <w:t>Bibliography</w:t>
      </w:r>
    </w:p>
    <w:p w14:paraId="1E93ED71" w14:textId="1776D705" w:rsidR="00A93E15" w:rsidRPr="00A93E15" w:rsidRDefault="0065604E"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A93E15" w:rsidRPr="00A93E15">
        <w:rPr>
          <w:rFonts w:ascii="Times New Roman" w:hAnsi="Times New Roman" w:cs="Times New Roman"/>
          <w:noProof/>
          <w:sz w:val="24"/>
        </w:rPr>
        <w:t>[1]</w:t>
      </w:r>
      <w:r w:rsidR="00A93E15" w:rsidRPr="00A93E15">
        <w:rPr>
          <w:rFonts w:ascii="Times New Roman" w:hAnsi="Times New Roman" w:cs="Times New Roman"/>
          <w:noProof/>
          <w:sz w:val="24"/>
        </w:rPr>
        <w:tab/>
        <w:t>“Culture | UNESCO.” Accessed: Jun. 19, 2024. [Online]. Available: https://www.unesco.org/en/culture</w:t>
      </w:r>
    </w:p>
    <w:p w14:paraId="2C08D83A"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w:t>
      </w:r>
      <w:r w:rsidRPr="00A93E15">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A5BEA2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3]</w:t>
      </w:r>
      <w:r w:rsidRPr="00A93E15">
        <w:rPr>
          <w:rFonts w:ascii="Times New Roman" w:hAnsi="Times New Roman" w:cs="Times New Roman"/>
          <w:noProof/>
          <w:sz w:val="24"/>
        </w:rPr>
        <w:tab/>
        <w:t xml:space="preserve">D. Hesmondhalgh and A. C. Pratt, “Cultural industries and cultural policy,” </w:t>
      </w:r>
      <w:r w:rsidRPr="00A93E15">
        <w:rPr>
          <w:rFonts w:ascii="Times New Roman" w:hAnsi="Times New Roman" w:cs="Times New Roman"/>
          <w:i/>
          <w:iCs/>
          <w:noProof/>
          <w:sz w:val="24"/>
        </w:rPr>
        <w:t>Int. J. Cult. Policy</w:t>
      </w:r>
      <w:r w:rsidRPr="00A93E15">
        <w:rPr>
          <w:rFonts w:ascii="Times New Roman" w:hAnsi="Times New Roman" w:cs="Times New Roman"/>
          <w:noProof/>
          <w:sz w:val="24"/>
        </w:rPr>
        <w:t>, vol. 11, no. 1, pp. 1–13, Mar. 2005, doi: 10.1080/10286630500067598.</w:t>
      </w:r>
    </w:p>
    <w:p w14:paraId="6333E0F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4]</w:t>
      </w:r>
      <w:r w:rsidRPr="00A93E15">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584B5AE5"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5]</w:t>
      </w:r>
      <w:r w:rsidRPr="00A93E15">
        <w:rPr>
          <w:rFonts w:ascii="Times New Roman" w:hAnsi="Times New Roman" w:cs="Times New Roman"/>
          <w:noProof/>
          <w:sz w:val="24"/>
        </w:rPr>
        <w:tab/>
        <w:t xml:space="preserve">G. Vial, “Understanding digital transformation: A review and a research agenda,” </w:t>
      </w:r>
      <w:r w:rsidRPr="00A93E15">
        <w:rPr>
          <w:rFonts w:ascii="Times New Roman" w:hAnsi="Times New Roman" w:cs="Times New Roman"/>
          <w:i/>
          <w:iCs/>
          <w:noProof/>
          <w:sz w:val="24"/>
        </w:rPr>
        <w:t>J. Strateg. Inf. Syst.</w:t>
      </w:r>
      <w:r w:rsidRPr="00A93E15">
        <w:rPr>
          <w:rFonts w:ascii="Times New Roman" w:hAnsi="Times New Roman" w:cs="Times New Roman"/>
          <w:noProof/>
          <w:sz w:val="24"/>
        </w:rPr>
        <w:t>, vol. 28, no. 2, pp. 118–144, Jun. 2019, doi: 10.1016/J.JSIS.2019.01.003.</w:t>
      </w:r>
    </w:p>
    <w:p w14:paraId="5DEAEF3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6]</w:t>
      </w:r>
      <w:r w:rsidRPr="00A93E15">
        <w:rPr>
          <w:rFonts w:ascii="Times New Roman" w:hAnsi="Times New Roman" w:cs="Times New Roman"/>
          <w:noProof/>
          <w:sz w:val="24"/>
        </w:rPr>
        <w:tab/>
        <w:t xml:space="preserve">K. S. R. Warner and M. Wäger, “Building dynamic capabilities for digital transformation: An ongoing process of strategic renewal,” </w:t>
      </w:r>
      <w:r w:rsidRPr="00A93E15">
        <w:rPr>
          <w:rFonts w:ascii="Times New Roman" w:hAnsi="Times New Roman" w:cs="Times New Roman"/>
          <w:i/>
          <w:iCs/>
          <w:noProof/>
          <w:sz w:val="24"/>
        </w:rPr>
        <w:t>Long Range Plann.</w:t>
      </w:r>
      <w:r w:rsidRPr="00A93E15">
        <w:rPr>
          <w:rFonts w:ascii="Times New Roman" w:hAnsi="Times New Roman" w:cs="Times New Roman"/>
          <w:noProof/>
          <w:sz w:val="24"/>
        </w:rPr>
        <w:t>, vol. 52, no. 3, pp. 326–349, Jun. 2019, doi: 10.1016/J.LRP.2018.12.001.</w:t>
      </w:r>
    </w:p>
    <w:p w14:paraId="18E8CE28"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7]</w:t>
      </w:r>
      <w:r w:rsidRPr="00A93E15">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36398396"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8]</w:t>
      </w:r>
      <w:r w:rsidRPr="00A93E15">
        <w:rPr>
          <w:rFonts w:ascii="Times New Roman" w:hAnsi="Times New Roman" w:cs="Times New Roman"/>
          <w:noProof/>
          <w:sz w:val="24"/>
        </w:rPr>
        <w:tab/>
        <w:t xml:space="preserve">I. D. Affons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Digital Transformation as a Tool for FPSO Project Acceleration,” </w:t>
      </w:r>
      <w:r w:rsidRPr="00A93E15">
        <w:rPr>
          <w:rFonts w:ascii="Times New Roman" w:hAnsi="Times New Roman" w:cs="Times New Roman"/>
          <w:i/>
          <w:iCs/>
          <w:noProof/>
          <w:sz w:val="24"/>
        </w:rPr>
        <w:t>Proc. Annu. Offshore Technol. Conf.</w:t>
      </w:r>
      <w:r w:rsidRPr="00A93E15">
        <w:rPr>
          <w:rFonts w:ascii="Times New Roman" w:hAnsi="Times New Roman" w:cs="Times New Roman"/>
          <w:noProof/>
          <w:sz w:val="24"/>
        </w:rPr>
        <w:t>, vol. 2020-May, May 2020, doi: 10.4043/30480-MS.</w:t>
      </w:r>
    </w:p>
    <w:p w14:paraId="5779EE0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9]</w:t>
      </w:r>
      <w:r w:rsidRPr="00A93E15">
        <w:rPr>
          <w:rFonts w:ascii="Times New Roman" w:hAnsi="Times New Roman" w:cs="Times New Roman"/>
          <w:noProof/>
          <w:sz w:val="24"/>
        </w:rPr>
        <w:tab/>
        <w:t xml:space="preserve">C. Llopis-Albert, F. Rubio, and F. Valero, “Impact of digital transformation on the automotive industry,”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62, p. 120343, Jan. 2021, doi: 10.1016/J.TECHFORE.2020.120343.</w:t>
      </w:r>
    </w:p>
    <w:p w14:paraId="7BAD68E4"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0]</w:t>
      </w:r>
      <w:r w:rsidRPr="00A93E15">
        <w:rPr>
          <w:rFonts w:ascii="Times New Roman" w:hAnsi="Times New Roman" w:cs="Times New Roman"/>
          <w:noProof/>
          <w:sz w:val="24"/>
        </w:rPr>
        <w:tab/>
        <w:t xml:space="preserve">A. Naimi-Sadigh, T. Asgari, and M. Rabiei, “Digital Transformation in the Value Chain Disruption of Banking Services,” </w:t>
      </w:r>
      <w:r w:rsidRPr="00A93E15">
        <w:rPr>
          <w:rFonts w:ascii="Times New Roman" w:hAnsi="Times New Roman" w:cs="Times New Roman"/>
          <w:i/>
          <w:iCs/>
          <w:noProof/>
          <w:sz w:val="24"/>
        </w:rPr>
        <w:t>J. Knowl. Econ.</w:t>
      </w:r>
      <w:r w:rsidRPr="00A93E15">
        <w:rPr>
          <w:rFonts w:ascii="Times New Roman" w:hAnsi="Times New Roman" w:cs="Times New Roman"/>
          <w:noProof/>
          <w:sz w:val="24"/>
        </w:rPr>
        <w:t>, vol. 13, no. 2, pp. 1212–1242, Jun. 2022, doi: 10.1007/S13132-021-00759-0.</w:t>
      </w:r>
    </w:p>
    <w:p w14:paraId="469DF7A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1]</w:t>
      </w:r>
      <w:r w:rsidRPr="00A93E15">
        <w:rPr>
          <w:rFonts w:ascii="Times New Roman" w:hAnsi="Times New Roman" w:cs="Times New Roman"/>
          <w:noProof/>
          <w:sz w:val="24"/>
        </w:rPr>
        <w:tab/>
        <w:t xml:space="preserve">S. Manjula, P. Balaji, and N. Deepa, “) Sazelin Arif, Universiti Teknikal Malaysia Melaka (UTeM), Malaysia. (3) Arjun Prasad Khanal,” </w:t>
      </w:r>
      <w:r w:rsidRPr="00A93E15">
        <w:rPr>
          <w:rFonts w:ascii="Times New Roman" w:hAnsi="Times New Roman" w:cs="Times New Roman"/>
          <w:i/>
          <w:iCs/>
          <w:noProof/>
          <w:sz w:val="24"/>
        </w:rPr>
        <w:t>Nepal. Rev. Artic. Manjula al</w:t>
      </w:r>
      <w:r w:rsidRPr="00A93E15">
        <w:rPr>
          <w:rFonts w:ascii="Times New Roman" w:hAnsi="Times New Roman" w:cs="Times New Roman"/>
          <w:noProof/>
          <w:sz w:val="24"/>
        </w:rPr>
        <w:t>, no. 1, pp. 88–101, 2021, doi: 10.9734/AJAEES/2021/v39i1130729.</w:t>
      </w:r>
    </w:p>
    <w:p w14:paraId="353383A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2]</w:t>
      </w:r>
      <w:r w:rsidRPr="00A93E15">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44DCB4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3]</w:t>
      </w:r>
      <w:r w:rsidRPr="00A93E15">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74, p. 121217, Jan. 2022, doi: 10.1016/J.TECHFORE.2021.121217.</w:t>
      </w:r>
    </w:p>
    <w:p w14:paraId="077B113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4]</w:t>
      </w:r>
      <w:r w:rsidRPr="00A93E15">
        <w:rPr>
          <w:rFonts w:ascii="Times New Roman" w:hAnsi="Times New Roman" w:cs="Times New Roman"/>
          <w:noProof/>
          <w:sz w:val="24"/>
        </w:rPr>
        <w:tab/>
        <w:t xml:space="preserve">Y. Ren, B. Li, and D. Liang, “Impact of digital transformation on renewable energy companies’ performance: Evidence from China,” </w:t>
      </w:r>
      <w:r w:rsidRPr="00A93E15">
        <w:rPr>
          <w:rFonts w:ascii="Times New Roman" w:hAnsi="Times New Roman" w:cs="Times New Roman"/>
          <w:i/>
          <w:iCs/>
          <w:noProof/>
          <w:sz w:val="24"/>
        </w:rPr>
        <w:t>Front. Environ. Sci.</w:t>
      </w:r>
      <w:r w:rsidRPr="00A93E15">
        <w:rPr>
          <w:rFonts w:ascii="Times New Roman" w:hAnsi="Times New Roman" w:cs="Times New Roman"/>
          <w:noProof/>
          <w:sz w:val="24"/>
        </w:rPr>
        <w:t>, vol. 10, Jan. 2023, doi: 10.3389/FENVS.2022.1105686.</w:t>
      </w:r>
    </w:p>
    <w:p w14:paraId="1750695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5]</w:t>
      </w:r>
      <w:r w:rsidRPr="00A93E15">
        <w:rPr>
          <w:rFonts w:ascii="Times New Roman" w:hAnsi="Times New Roman" w:cs="Times New Roman"/>
          <w:noProof/>
          <w:sz w:val="24"/>
        </w:rPr>
        <w:tab/>
        <w:t xml:space="preserve">Q. ; Zha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A93E15">
        <w:rPr>
          <w:rFonts w:ascii="Times New Roman" w:hAnsi="Times New Roman" w:cs="Times New Roman"/>
          <w:i/>
          <w:iCs/>
          <w:noProof/>
          <w:sz w:val="24"/>
        </w:rPr>
        <w:t>Sustain. 2023, Vol. 15, Page 9998</w:t>
      </w:r>
      <w:r w:rsidRPr="00A93E15">
        <w:rPr>
          <w:rFonts w:ascii="Times New Roman" w:hAnsi="Times New Roman" w:cs="Times New Roman"/>
          <w:noProof/>
          <w:sz w:val="24"/>
        </w:rPr>
        <w:t>, vol. 15, no. 13, p. 9998, Jun. 2023, doi: 10.3390/SU15139998.</w:t>
      </w:r>
    </w:p>
    <w:p w14:paraId="02E4DEFC"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6]</w:t>
      </w:r>
      <w:r w:rsidRPr="00A93E15">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A93E15">
        <w:rPr>
          <w:rFonts w:ascii="Times New Roman" w:hAnsi="Times New Roman" w:cs="Times New Roman"/>
          <w:i/>
          <w:iCs/>
          <w:noProof/>
          <w:sz w:val="24"/>
        </w:rPr>
        <w:t>Adv. Mech. Eng.</w:t>
      </w:r>
      <w:r w:rsidRPr="00A93E15">
        <w:rPr>
          <w:rFonts w:ascii="Times New Roman" w:hAnsi="Times New Roman" w:cs="Times New Roman"/>
          <w:noProof/>
          <w:sz w:val="24"/>
        </w:rPr>
        <w:t>, vol. 12, no. 5, May 2020, doi: 10.1177/1687814020925232/ASSET/IMAGES/LARGE/10.1177_1687814020925232-FIG2.JPEG.</w:t>
      </w:r>
    </w:p>
    <w:p w14:paraId="214B108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7]</w:t>
      </w:r>
      <w:r w:rsidRPr="00A93E15">
        <w:rPr>
          <w:rFonts w:ascii="Times New Roman" w:hAnsi="Times New Roman" w:cs="Times New Roman"/>
          <w:noProof/>
          <w:sz w:val="24"/>
        </w:rPr>
        <w:tab/>
        <w:t xml:space="preserve">M. Petticrew and H. Roberts, “Systematic Reviews in the Social Sciences: A Practical Guide,” </w:t>
      </w:r>
      <w:r w:rsidRPr="00A93E15">
        <w:rPr>
          <w:rFonts w:ascii="Times New Roman" w:hAnsi="Times New Roman" w:cs="Times New Roman"/>
          <w:i/>
          <w:iCs/>
          <w:noProof/>
          <w:sz w:val="24"/>
        </w:rPr>
        <w:t>Syst. Rev. Soc. Sci. A Pract. Guid.</w:t>
      </w:r>
      <w:r w:rsidRPr="00A93E15">
        <w:rPr>
          <w:rFonts w:ascii="Times New Roman" w:hAnsi="Times New Roman" w:cs="Times New Roman"/>
          <w:noProof/>
          <w:sz w:val="24"/>
        </w:rPr>
        <w:t>, pp. 1–336, Jan. 2008, doi: 10.1002/9780470754887.</w:t>
      </w:r>
    </w:p>
    <w:p w14:paraId="57C5367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8]</w:t>
      </w:r>
      <w:r w:rsidRPr="00A93E15">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3C6C7D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9]</w:t>
      </w:r>
      <w:r w:rsidRPr="00A93E15">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3BEDA32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0]</w:t>
      </w:r>
      <w:r w:rsidRPr="00A93E15">
        <w:rPr>
          <w:rFonts w:ascii="Times New Roman" w:hAnsi="Times New Roman" w:cs="Times New Roman"/>
          <w:noProof/>
          <w:sz w:val="24"/>
        </w:rPr>
        <w:tab/>
        <w:t>“Digital Transformation of the Creative Industry.” Accessed: Jun. 19, 2024. [Online]. Available: https://www.valantic.com/en/industries/creative-industry/</w:t>
      </w:r>
    </w:p>
    <w:p w14:paraId="2698E86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1]</w:t>
      </w:r>
      <w:r w:rsidRPr="00A93E15">
        <w:rPr>
          <w:rFonts w:ascii="Times New Roman" w:hAnsi="Times New Roman" w:cs="Times New Roman"/>
          <w:noProof/>
          <w:sz w:val="24"/>
        </w:rPr>
        <w:tab/>
        <w:t xml:space="preserve">M. Massi, M. Vecco, and Y. Lin, </w:t>
      </w:r>
      <w:r w:rsidRPr="00A93E15">
        <w:rPr>
          <w:rFonts w:ascii="Times New Roman" w:hAnsi="Times New Roman" w:cs="Times New Roman"/>
          <w:i/>
          <w:iCs/>
          <w:noProof/>
          <w:sz w:val="24"/>
        </w:rPr>
        <w:t>Digital transformation in the cultural and creative industries : production, consumption and entrepreneurship in the digital and sharing economy</w:t>
      </w:r>
      <w:r w:rsidRPr="00A93E15">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5318C46F"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2]</w:t>
      </w:r>
      <w:r w:rsidRPr="00A93E15">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325673">
      <w:pPr>
        <w:pStyle w:val="BodyText"/>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05650D">
      <w:pgSz w:w="12240" w:h="15840" w:code="1"/>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C0E469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0"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6"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9"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115256"/>
    <w:multiLevelType w:val="hybridMultilevel"/>
    <w:tmpl w:val="043A8D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5"/>
  </w:num>
  <w:num w:numId="6" w16cid:durableId="1435857213">
    <w:abstractNumId w:val="1"/>
  </w:num>
  <w:num w:numId="7" w16cid:durableId="245463629">
    <w:abstractNumId w:val="20"/>
  </w:num>
  <w:num w:numId="8" w16cid:durableId="2104450281">
    <w:abstractNumId w:val="15"/>
  </w:num>
  <w:num w:numId="9" w16cid:durableId="1895195221">
    <w:abstractNumId w:val="7"/>
  </w:num>
  <w:num w:numId="10" w16cid:durableId="1884369304">
    <w:abstractNumId w:val="12"/>
  </w:num>
  <w:num w:numId="11" w16cid:durableId="740568975">
    <w:abstractNumId w:val="26"/>
  </w:num>
  <w:num w:numId="12" w16cid:durableId="1264453632">
    <w:abstractNumId w:val="18"/>
  </w:num>
  <w:num w:numId="13" w16cid:durableId="1916820883">
    <w:abstractNumId w:val="11"/>
  </w:num>
  <w:num w:numId="14" w16cid:durableId="150490234">
    <w:abstractNumId w:val="8"/>
  </w:num>
  <w:num w:numId="15" w16cid:durableId="72894073">
    <w:abstractNumId w:val="14"/>
  </w:num>
  <w:num w:numId="16" w16cid:durableId="847596683">
    <w:abstractNumId w:val="22"/>
  </w:num>
  <w:num w:numId="17" w16cid:durableId="1078602628">
    <w:abstractNumId w:val="10"/>
  </w:num>
  <w:num w:numId="18" w16cid:durableId="1465540718">
    <w:abstractNumId w:val="6"/>
  </w:num>
  <w:num w:numId="19" w16cid:durableId="566963688">
    <w:abstractNumId w:val="31"/>
  </w:num>
  <w:num w:numId="20" w16cid:durableId="940382924">
    <w:abstractNumId w:val="24"/>
  </w:num>
  <w:num w:numId="21" w16cid:durableId="743838460">
    <w:abstractNumId w:val="23"/>
  </w:num>
  <w:num w:numId="22" w16cid:durableId="1513105728">
    <w:abstractNumId w:val="2"/>
  </w:num>
  <w:num w:numId="23" w16cid:durableId="548886380">
    <w:abstractNumId w:val="19"/>
  </w:num>
  <w:num w:numId="24" w16cid:durableId="1906990364">
    <w:abstractNumId w:val="4"/>
  </w:num>
  <w:num w:numId="25" w16cid:durableId="1873807930">
    <w:abstractNumId w:val="21"/>
  </w:num>
  <w:num w:numId="26" w16cid:durableId="1394544665">
    <w:abstractNumId w:val="29"/>
  </w:num>
  <w:num w:numId="27" w16cid:durableId="2061975879">
    <w:abstractNumId w:val="30"/>
  </w:num>
  <w:num w:numId="28" w16cid:durableId="348945383">
    <w:abstractNumId w:val="13"/>
  </w:num>
  <w:num w:numId="29" w16cid:durableId="601037741">
    <w:abstractNumId w:val="5"/>
  </w:num>
  <w:num w:numId="30" w16cid:durableId="1124426727">
    <w:abstractNumId w:val="27"/>
  </w:num>
  <w:num w:numId="31" w16cid:durableId="793673057">
    <w:abstractNumId w:val="17"/>
  </w:num>
  <w:num w:numId="32" w16cid:durableId="1698238854">
    <w:abstractNumId w:val="16"/>
  </w:num>
  <w:num w:numId="33" w16cid:durableId="1319579887">
    <w:abstractNumId w:val="28"/>
  </w:num>
  <w:num w:numId="34" w16cid:durableId="458884930">
    <w:abstractNumId w:val="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gFAJNbQmstAAAA"/>
  </w:docVars>
  <w:rsids>
    <w:rsidRoot w:val="0065604E"/>
    <w:rsid w:val="0002393C"/>
    <w:rsid w:val="0002796B"/>
    <w:rsid w:val="00027B5E"/>
    <w:rsid w:val="00053D31"/>
    <w:rsid w:val="0005650D"/>
    <w:rsid w:val="00072666"/>
    <w:rsid w:val="00090C37"/>
    <w:rsid w:val="000D25B6"/>
    <w:rsid w:val="000F03F0"/>
    <w:rsid w:val="000F15BC"/>
    <w:rsid w:val="000F7654"/>
    <w:rsid w:val="00105888"/>
    <w:rsid w:val="00151E08"/>
    <w:rsid w:val="00157CE7"/>
    <w:rsid w:val="00165AB0"/>
    <w:rsid w:val="00173DAD"/>
    <w:rsid w:val="00174981"/>
    <w:rsid w:val="00185DD6"/>
    <w:rsid w:val="00186CAE"/>
    <w:rsid w:val="00191547"/>
    <w:rsid w:val="001B027B"/>
    <w:rsid w:val="001D16F0"/>
    <w:rsid w:val="001F2669"/>
    <w:rsid w:val="00213C9E"/>
    <w:rsid w:val="0021769C"/>
    <w:rsid w:val="00240EBC"/>
    <w:rsid w:val="00243354"/>
    <w:rsid w:val="0024621C"/>
    <w:rsid w:val="002633B1"/>
    <w:rsid w:val="00283A7F"/>
    <w:rsid w:val="002918D1"/>
    <w:rsid w:val="002931DB"/>
    <w:rsid w:val="002A3251"/>
    <w:rsid w:val="002A47A1"/>
    <w:rsid w:val="002C1FEE"/>
    <w:rsid w:val="002D0D16"/>
    <w:rsid w:val="002D1B57"/>
    <w:rsid w:val="002E25FF"/>
    <w:rsid w:val="003223CA"/>
    <w:rsid w:val="00325673"/>
    <w:rsid w:val="00350E6D"/>
    <w:rsid w:val="00357D7E"/>
    <w:rsid w:val="00375C67"/>
    <w:rsid w:val="003839FC"/>
    <w:rsid w:val="00390349"/>
    <w:rsid w:val="00392641"/>
    <w:rsid w:val="0039330C"/>
    <w:rsid w:val="003A1EA0"/>
    <w:rsid w:val="003B2EEA"/>
    <w:rsid w:val="003C0648"/>
    <w:rsid w:val="003C2A63"/>
    <w:rsid w:val="00416B45"/>
    <w:rsid w:val="00433D23"/>
    <w:rsid w:val="00454084"/>
    <w:rsid w:val="0048207C"/>
    <w:rsid w:val="00484731"/>
    <w:rsid w:val="004920B8"/>
    <w:rsid w:val="004B24B7"/>
    <w:rsid w:val="004B6932"/>
    <w:rsid w:val="004C331F"/>
    <w:rsid w:val="004C5D80"/>
    <w:rsid w:val="004C6E9D"/>
    <w:rsid w:val="004E3860"/>
    <w:rsid w:val="004E727C"/>
    <w:rsid w:val="004F2060"/>
    <w:rsid w:val="00511BE8"/>
    <w:rsid w:val="00597E43"/>
    <w:rsid w:val="005A544C"/>
    <w:rsid w:val="005D0992"/>
    <w:rsid w:val="006178E3"/>
    <w:rsid w:val="006302C6"/>
    <w:rsid w:val="00631AF4"/>
    <w:rsid w:val="006536CE"/>
    <w:rsid w:val="0065604E"/>
    <w:rsid w:val="006572B4"/>
    <w:rsid w:val="00667488"/>
    <w:rsid w:val="006766E8"/>
    <w:rsid w:val="006812FF"/>
    <w:rsid w:val="006B1CC1"/>
    <w:rsid w:val="006B3ECD"/>
    <w:rsid w:val="006B5B7F"/>
    <w:rsid w:val="006D0E3E"/>
    <w:rsid w:val="006E1DA2"/>
    <w:rsid w:val="006F3B50"/>
    <w:rsid w:val="006F4628"/>
    <w:rsid w:val="007034DA"/>
    <w:rsid w:val="00703842"/>
    <w:rsid w:val="00704C6B"/>
    <w:rsid w:val="00705B8E"/>
    <w:rsid w:val="00717A84"/>
    <w:rsid w:val="007208D2"/>
    <w:rsid w:val="0075252E"/>
    <w:rsid w:val="00763792"/>
    <w:rsid w:val="00763814"/>
    <w:rsid w:val="00767936"/>
    <w:rsid w:val="00775225"/>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E5206"/>
    <w:rsid w:val="00903745"/>
    <w:rsid w:val="00910676"/>
    <w:rsid w:val="00915CBA"/>
    <w:rsid w:val="00936FCE"/>
    <w:rsid w:val="009461A5"/>
    <w:rsid w:val="00984C17"/>
    <w:rsid w:val="009A4C8C"/>
    <w:rsid w:val="009A7720"/>
    <w:rsid w:val="009D4E8E"/>
    <w:rsid w:val="009F54AB"/>
    <w:rsid w:val="009F69A9"/>
    <w:rsid w:val="00A03903"/>
    <w:rsid w:val="00A507EA"/>
    <w:rsid w:val="00A64BB7"/>
    <w:rsid w:val="00A65504"/>
    <w:rsid w:val="00A840E4"/>
    <w:rsid w:val="00A93E15"/>
    <w:rsid w:val="00A957EF"/>
    <w:rsid w:val="00A95CB0"/>
    <w:rsid w:val="00AC584A"/>
    <w:rsid w:val="00AD6D1B"/>
    <w:rsid w:val="00B0353A"/>
    <w:rsid w:val="00B07725"/>
    <w:rsid w:val="00B12B81"/>
    <w:rsid w:val="00B610FC"/>
    <w:rsid w:val="00B70850"/>
    <w:rsid w:val="00B84344"/>
    <w:rsid w:val="00BA4765"/>
    <w:rsid w:val="00BC4DF9"/>
    <w:rsid w:val="00BD5376"/>
    <w:rsid w:val="00BE751F"/>
    <w:rsid w:val="00BE773A"/>
    <w:rsid w:val="00BF327F"/>
    <w:rsid w:val="00C15248"/>
    <w:rsid w:val="00C63045"/>
    <w:rsid w:val="00C811D4"/>
    <w:rsid w:val="00C835AB"/>
    <w:rsid w:val="00C84404"/>
    <w:rsid w:val="00C95029"/>
    <w:rsid w:val="00C97625"/>
    <w:rsid w:val="00CA5E3C"/>
    <w:rsid w:val="00CA6B64"/>
    <w:rsid w:val="00CC41DC"/>
    <w:rsid w:val="00D01FF5"/>
    <w:rsid w:val="00D3594D"/>
    <w:rsid w:val="00D432FB"/>
    <w:rsid w:val="00D47269"/>
    <w:rsid w:val="00D50359"/>
    <w:rsid w:val="00DA2925"/>
    <w:rsid w:val="00DA5242"/>
    <w:rsid w:val="00DB7279"/>
    <w:rsid w:val="00DD0E52"/>
    <w:rsid w:val="00DE2805"/>
    <w:rsid w:val="00DE4924"/>
    <w:rsid w:val="00DE521F"/>
    <w:rsid w:val="00E30FE3"/>
    <w:rsid w:val="00E31AB7"/>
    <w:rsid w:val="00E53CA2"/>
    <w:rsid w:val="00E5509D"/>
    <w:rsid w:val="00E63FC8"/>
    <w:rsid w:val="00E71353"/>
    <w:rsid w:val="00E87ACE"/>
    <w:rsid w:val="00EA1D11"/>
    <w:rsid w:val="00EA6ACD"/>
    <w:rsid w:val="00EC20F3"/>
    <w:rsid w:val="00EC5CF8"/>
    <w:rsid w:val="00ED65FE"/>
    <w:rsid w:val="00EE19D4"/>
    <w:rsid w:val="00EF24F3"/>
    <w:rsid w:val="00F22C65"/>
    <w:rsid w:val="00F40D53"/>
    <w:rsid w:val="00F454DE"/>
    <w:rsid w:val="00F4559E"/>
    <w:rsid w:val="00F53958"/>
    <w:rsid w:val="00F7104B"/>
    <w:rsid w:val="00F97B09"/>
    <w:rsid w:val="00FA3DAD"/>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1</Pages>
  <Words>13473</Words>
  <Characters>76802</Characters>
  <Application>Microsoft Office Word</Application>
  <DocSecurity>0</DocSecurity>
  <Lines>640</Lines>
  <Paragraphs>180</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361</cp:revision>
  <cp:lastPrinted>2024-06-20T04:54:00Z</cp:lastPrinted>
  <dcterms:created xsi:type="dcterms:W3CDTF">2024-06-18T23:06:00Z</dcterms:created>
  <dcterms:modified xsi:type="dcterms:W3CDTF">2024-06-20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